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commentRangeStart w:id="0"/>
      <w:r w:rsidR="00DD5BFC">
        <w:rPr>
          <w:rFonts w:ascii="Times New Roman" w:hAnsi="Times New Roman" w:cs="Times New Roman"/>
          <w:iCs/>
        </w:rPr>
        <w:t>Not all centromeres are equal</w:t>
      </w:r>
      <w:r w:rsidR="0009189E">
        <w:rPr>
          <w:rFonts w:ascii="Times New Roman" w:hAnsi="Times New Roman" w:cs="Times New Roman"/>
          <w:iCs/>
        </w:rPr>
        <w:t>,</w:t>
      </w:r>
      <w:r w:rsidR="00DD5BFC">
        <w:rPr>
          <w:rFonts w:ascii="Times New Roman" w:hAnsi="Times New Roman" w:cs="Times New Roman"/>
          <w:iCs/>
        </w:rPr>
        <w:t xml:space="preserve"> or are they?</w:t>
      </w:r>
      <w:commentRangeEnd w:id="0"/>
      <w:r w:rsidR="00AA1CDE">
        <w:rPr>
          <w:rStyle w:val="CommentReference"/>
        </w:rPr>
        <w:commentReference w:id="0"/>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29428314" w:rsidR="00EE6581" w:rsidRPr="003873E6" w:rsidRDefault="003873E6" w:rsidP="00077899">
      <w:pPr>
        <w:pStyle w:val="Default"/>
        <w:widowControl w:val="0"/>
        <w:spacing w:line="480" w:lineRule="auto"/>
        <w:rPr>
          <w:rFonts w:cs="Times New Roman"/>
          <w:iCs/>
        </w:rPr>
      </w:pPr>
      <w:r>
        <w:rPr>
          <w:rFonts w:cs="Times New Roman"/>
          <w:b/>
          <w:bCs/>
          <w:iCs/>
        </w:rPr>
        <w:tab/>
      </w:r>
      <w:r w:rsidR="009805C9">
        <w:rPr>
          <w:rFonts w:cs="Times New Roman"/>
          <w:iCs/>
        </w:rPr>
        <w:t>Despite a century of research, many fundamental aspects of chromosome number evolution remain a mystery.</w:t>
      </w:r>
      <w:r>
        <w:rPr>
          <w:rFonts w:cs="Times New Roman"/>
          <w:iCs/>
        </w:rPr>
        <w:t xml:space="preserve"> </w:t>
      </w:r>
      <w:r w:rsidR="009805C9">
        <w:rPr>
          <w:rFonts w:cs="Times New Roman"/>
          <w:iCs/>
        </w:rPr>
        <w:t>One example is the dynamics of fissions</w:t>
      </w:r>
      <w:r w:rsidR="00AA1CDE">
        <w:rPr>
          <w:rFonts w:cs="Times New Roman"/>
          <w:iCs/>
        </w:rPr>
        <w:t xml:space="preserve"> and fusions</w:t>
      </w:r>
      <w:r w:rsidR="009805C9">
        <w:rPr>
          <w:rFonts w:cs="Times New Roman"/>
          <w:iCs/>
        </w:rPr>
        <w:t xml:space="preserve">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sidR="00AA1CDE">
        <w:rPr>
          <w:rFonts w:cs="Times New Roman"/>
        </w:rPr>
        <w:t xml:space="preserve"> that cannot segregate in monocentric </w:t>
      </w:r>
      <w:r w:rsidR="002D26E1">
        <w:rPr>
          <w:rFonts w:cs="Times New Roman"/>
        </w:rPr>
        <w:t>speci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xml:space="preserve">. </w:t>
      </w:r>
      <w:r w:rsidR="002D26E1">
        <w:rPr>
          <w:rFonts w:cs="Times New Roman"/>
          <w:iCs/>
        </w:rPr>
        <w:t>Insects show a wide distribution of both type and number of chromosomes within their genomes and provide a good system to study chromosome number evolution. We found that species with holocentric chromosomes had similar rates of chromosome evolution to species with monocentric chromosomes. When separated by order, w</w:t>
      </w:r>
      <w:r w:rsidR="00D32443">
        <w:rPr>
          <w:rFonts w:cs="Times New Roman"/>
          <w:iCs/>
        </w:rPr>
        <w:t>e found</w:t>
      </w:r>
      <w:r w:rsidR="003A0DAF">
        <w:rPr>
          <w:rFonts w:cs="Times New Roman"/>
          <w:iCs/>
        </w:rPr>
        <w:t xml:space="preserve"> that</w:t>
      </w:r>
      <w:r w:rsidR="00D32443">
        <w:rPr>
          <w:rFonts w:cs="Times New Roman"/>
          <w:iCs/>
        </w:rPr>
        <w:t xml:space="preserve"> </w:t>
      </w:r>
      <w:r w:rsidR="00687BFB">
        <w:rPr>
          <w:rFonts w:cs="Times New Roman"/>
          <w:iCs/>
        </w:rPr>
        <w:t xml:space="preserve">there </w:t>
      </w:r>
      <w:r w:rsidR="003A0DAF">
        <w:rPr>
          <w:rFonts w:cs="Times New Roman"/>
          <w:iCs/>
        </w:rPr>
        <w:t>were</w:t>
      </w:r>
      <w:r w:rsidR="00687BFB">
        <w:rPr>
          <w:rFonts w:cs="Times New Roman"/>
          <w:iCs/>
        </w:rPr>
        <w:t xml:space="preserve"> no </w:t>
      </w:r>
      <w:r w:rsidR="002D26E1">
        <w:rPr>
          <w:rFonts w:cs="Times New Roman"/>
          <w:iCs/>
        </w:rPr>
        <w:t>significant</w:t>
      </w:r>
      <w:r w:rsidR="00687BFB">
        <w:rPr>
          <w:rFonts w:cs="Times New Roman"/>
          <w:iCs/>
        </w:rPr>
        <w:t xml:space="preserve"> differences between orders in rates of chromosome evolution when polyploidy was included</w:t>
      </w:r>
      <w:r w:rsidR="003A0DAF">
        <w:rPr>
          <w:rFonts w:cs="Times New Roman"/>
          <w:iCs/>
        </w:rPr>
        <w:t>.</w:t>
      </w:r>
      <w:r w:rsidR="00687BFB">
        <w:rPr>
          <w:rFonts w:cs="Times New Roman"/>
          <w:iCs/>
        </w:rPr>
        <w:t xml:space="preserve"> </w:t>
      </w:r>
      <w:r w:rsidR="003A0DAF">
        <w:rPr>
          <w:rFonts w:cs="Times New Roman"/>
          <w:iCs/>
        </w:rPr>
        <w:t>H</w:t>
      </w:r>
      <w:r w:rsidR="00687BFB">
        <w:rPr>
          <w:rFonts w:cs="Times New Roman"/>
          <w:iCs/>
        </w:rPr>
        <w:t>owever</w:t>
      </w:r>
      <w:r w:rsidR="003A0DAF">
        <w:rPr>
          <w:rFonts w:cs="Times New Roman"/>
          <w:iCs/>
        </w:rPr>
        <w:t>,</w:t>
      </w:r>
      <w:r w:rsidR="00687BFB">
        <w:rPr>
          <w:rFonts w:cs="Times New Roman"/>
          <w:iCs/>
        </w:rPr>
        <w:t xml:space="preserve"> when polyploidy was excluded from our model, Lepidoptera had an increase in the rate of fissions and fusions</w:t>
      </w:r>
      <w:r w:rsidR="003A0DAF">
        <w:rPr>
          <w:rFonts w:cs="Times New Roman"/>
          <w:iCs/>
        </w:rPr>
        <w:t>, but the overall rates for chromosome evolution were not different between holocentric and monocentric clades</w:t>
      </w:r>
      <w:r w:rsidR="00D32443">
        <w:rPr>
          <w:rFonts w:cs="Times New Roman"/>
          <w:iCs/>
        </w:rPr>
        <w:t>.</w:t>
      </w:r>
      <w:r w:rsidR="002D26E1">
        <w:rPr>
          <w:rFonts w:cs="Times New Roman"/>
          <w:iCs/>
        </w:rPr>
        <w:t xml:space="preserve"> </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77AB5846"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 xml:space="preserve">This stability in chromosome number is driven by underdominance of chromosomal rearrangements that cause speciation by reducing the fitness of </w:t>
      </w:r>
      <w:r w:rsidR="00BD0893" w:rsidRPr="003C6248">
        <w:rPr>
          <w:rFonts w:cs="Times New Roman"/>
        </w:rPr>
        <w:lastRenderedPageBreak/>
        <w:t>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xml:space="preserve">. We use these terms for simplicity to describe single chromosome number changes. However, in reality fusions decreasing chromosome number capture two different processes at the molecular level. </w:t>
      </w:r>
      <w:commentRangeStart w:id="1"/>
      <w:r w:rsidR="006C71CA" w:rsidRPr="003C6248">
        <w:rPr>
          <w:rFonts w:cs="Times New Roman"/>
        </w:rPr>
        <w:t xml:space="preserve">First, Robertsonian translocations followed by the loss of </w:t>
      </w:r>
      <w:r w:rsidR="003A0DAF">
        <w:rPr>
          <w:rFonts w:cs="Times New Roman"/>
        </w:rPr>
        <w:t>the short arms</w:t>
      </w:r>
      <w:r w:rsidR="00186372" w:rsidRPr="003C6248">
        <w:rPr>
          <w:rFonts w:cs="Times New Roman"/>
        </w:rPr>
        <w:t xml:space="preserve"> can decrease chromosome number</w:t>
      </w:r>
      <w:commentRangeEnd w:id="1"/>
      <w:r w:rsidR="003A0DAF">
        <w:rPr>
          <w:rStyle w:val="CommentReference"/>
          <w:rFonts w:asciiTheme="minorHAnsi" w:hAnsiTheme="minorHAnsi"/>
        </w:rPr>
        <w:commentReference w:id="1"/>
      </w:r>
      <w:bookmarkStart w:id="2" w:name="_GoBack"/>
      <w:bookmarkEnd w:id="2"/>
      <w:r w:rsidR="003A0DAF">
        <w:rPr>
          <w:rFonts w:cs="Times New Roman"/>
        </w:rPr>
        <w:t>.</w:t>
      </w:r>
      <w:r w:rsidR="006C71CA" w:rsidRPr="003C6248">
        <w:rPr>
          <w:rFonts w:cs="Times New Roman"/>
        </w:rPr>
        <w:t xml:space="preserve"> </w:t>
      </w:r>
      <w:r w:rsidR="003A0DAF">
        <w:rPr>
          <w:rFonts w:cs="Times New Roman"/>
        </w:rPr>
        <w:t>S</w:t>
      </w:r>
      <w:r w:rsidR="006C71CA" w:rsidRPr="003C6248">
        <w:rPr>
          <w:rFonts w:cs="Times New Roman"/>
        </w:rPr>
        <w:t xml:space="preserve">econd, fusion of telomeres from two chromosomes followed by inactivation of one of the centromeres </w:t>
      </w:r>
      <w:r w:rsidR="003A0DAF">
        <w:rPr>
          <w:rFonts w:cs="Times New Roman"/>
        </w:rPr>
        <w:t xml:space="preserve">can occur and has occurred in chromosome 2 in human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commentRangeStart w:id="3"/>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r w:rsidR="006C71CA" w:rsidRPr="003C6248">
        <w:rPr>
          <w:rFonts w:cs="Times New Roman"/>
        </w:rPr>
        <w:t>.</w:t>
      </w:r>
      <w:commentRangeEnd w:id="3"/>
      <w:r w:rsidR="003A0DAF">
        <w:rPr>
          <w:rStyle w:val="CommentReference"/>
          <w:rFonts w:asciiTheme="minorHAnsi" w:hAnsiTheme="minorHAnsi"/>
        </w:rPr>
        <w:commentReference w:id="3"/>
      </w:r>
    </w:p>
    <w:p w14:paraId="0CACAC72" w14:textId="4CE0C48F" w:rsidR="00A631A4" w:rsidRPr="003C6248" w:rsidRDefault="00941605" w:rsidP="00077899">
      <w:pPr>
        <w:spacing w:line="480" w:lineRule="auto"/>
        <w:ind w:firstLine="720"/>
        <w:rPr>
          <w:rFonts w:ascii="Times New Roman" w:hAnsi="Times New Roman" w:cs="Times New Roman"/>
        </w:rPr>
      </w:pPr>
      <w:r>
        <w:rPr>
          <w:rFonts w:ascii="Times New Roman" w:hAnsi="Times New Roman" w:cs="Times New Roman"/>
        </w:rPr>
        <w:t xml:space="preserve">Although fissions and fusions occur frequently due to errors in recombination, chromosome number is stable amongst clades. </w:t>
      </w:r>
      <w:r w:rsidR="009202C0" w:rsidRPr="003C6248">
        <w:rPr>
          <w:rFonts w:ascii="Times New Roman" w:hAnsi="Times New Roman" w:cs="Times New Roman"/>
        </w:rPr>
        <w:t xml:space="preserve">The stability of chromosome number </w:t>
      </w:r>
      <w:r>
        <w:rPr>
          <w:rFonts w:ascii="Times New Roman" w:hAnsi="Times New Roman" w:cs="Times New Roman"/>
        </w:rPr>
        <w:t>is produced by</w:t>
      </w:r>
      <w:r w:rsidR="009202C0" w:rsidRPr="003C6248">
        <w:rPr>
          <w:rFonts w:ascii="Times New Roman" w:hAnsi="Times New Roman" w:cs="Times New Roman"/>
        </w:rPr>
        <w:t xml:space="preserve"> heterozygote disadvantage associated with chromosomal rearrangements and </w:t>
      </w:r>
      <w:r w:rsidR="006C71CA" w:rsidRPr="003C6248">
        <w:rPr>
          <w:rFonts w:ascii="Times New Roman" w:hAnsi="Times New Roman" w:cs="Times New Roman"/>
        </w:rPr>
        <w:t>as such the</w:t>
      </w:r>
      <w:r>
        <w:rPr>
          <w:rFonts w:ascii="Times New Roman" w:hAnsi="Times New Roman" w:cs="Times New Roman"/>
        </w:rPr>
        <w:t>se rearrangements</w:t>
      </w:r>
      <w:r w:rsidR="006C71CA" w:rsidRPr="003C6248">
        <w:rPr>
          <w:rFonts w:ascii="Times New Roman" w:hAnsi="Times New Roman" w:cs="Times New Roman"/>
        </w:rPr>
        <w:t xml:space="preserve"> should only fix in a population </w:t>
      </w:r>
      <w:r>
        <w:rPr>
          <w:rFonts w:ascii="Times New Roman" w:hAnsi="Times New Roman" w:cs="Times New Roman"/>
        </w:rPr>
        <w:t>with</w:t>
      </w:r>
      <w:r w:rsidR="006C71CA" w:rsidRPr="003C6248">
        <w:rPr>
          <w:rFonts w:ascii="Times New Roman" w:hAnsi="Times New Roman" w:cs="Times New Roman"/>
        </w:rPr>
        <w:t xml:space="preserve">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species </w:t>
      </w:r>
      <w:r w:rsidR="00A11DB9">
        <w:rPr>
          <w:rFonts w:ascii="Times New Roman" w:hAnsi="Times New Roman" w:cs="Times New Roman"/>
        </w:rPr>
        <w:t>with holocentric chromosomes</w:t>
      </w:r>
      <w:r w:rsidR="006C71CA" w:rsidRPr="003C6248">
        <w:rPr>
          <w:rFonts w:ascii="Times New Roman" w:hAnsi="Times New Roman" w:cs="Times New Roman"/>
        </w:rPr>
        <w:t xml:space="preserv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 xml:space="preserve">(Faulkner 1972; Cope </w:t>
      </w:r>
      <w:r w:rsidR="00215E65" w:rsidRPr="003C6248">
        <w:rPr>
          <w:rFonts w:ascii="Times New Roman" w:hAnsi="Times New Roman" w:cs="Times New Roman"/>
          <w:noProof/>
        </w:rPr>
        <w:lastRenderedPageBreak/>
        <w:t>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holocentricity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Escudero, et al. 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Although tolerance in fragmentation of chromosomes has been observed for some species with holocentric 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 </w:instrText>
      </w:r>
      <w:r w:rsidR="00085A8D">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DATA </w:instrText>
      </w:r>
      <w:r w:rsidR="00085A8D">
        <w:rPr>
          <w:rFonts w:ascii="Times New Roman" w:hAnsi="Times New Roman" w:cs="Times New Roman"/>
        </w:rPr>
      </w:r>
      <w:r w:rsidR="00085A8D">
        <w:rPr>
          <w:rFonts w:ascii="Times New Roman" w:hAnsi="Times New Roman" w:cs="Times New Roman"/>
        </w:rPr>
        <w:fldChar w:fldCharType="end"/>
      </w:r>
      <w:r w:rsidR="00215E65" w:rsidRPr="003C6248">
        <w:rPr>
          <w:rFonts w:ascii="Times New Roman" w:hAnsi="Times New Roman" w:cs="Times New Roman"/>
        </w:rPr>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w:t>
      </w:r>
      <w:r w:rsidR="008B016B">
        <w:rPr>
          <w:rFonts w:ascii="Times New Roman" w:hAnsi="Times New Roman" w:cs="Times New Roman"/>
        </w:rPr>
        <w:t>al</w:t>
      </w:r>
      <w:r w:rsidR="00C31ED2" w:rsidRPr="003C6248">
        <w:rPr>
          <w:rFonts w:ascii="Times New Roman" w:hAnsi="Times New Roman" w:cs="Times New Roman"/>
        </w:rPr>
        <w:t xml:space="preserve"> rearrangement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White 1977; Emmel, et al. 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49764EA4" w:rsidR="00186372" w:rsidRPr="003C6248" w:rsidRDefault="00186372" w:rsidP="00543B0A">
      <w:pPr>
        <w:pStyle w:val="Default"/>
        <w:widowControl w:val="0"/>
        <w:spacing w:line="480" w:lineRule="auto"/>
        <w:ind w:firstLine="720"/>
        <w:rPr>
          <w:rFonts w:cs="Times New Roman"/>
        </w:rPr>
      </w:pPr>
      <w:r w:rsidRPr="003C6248">
        <w:rPr>
          <w:rFonts w:cs="Times New Roman"/>
        </w:rPr>
        <w:t xml:space="preserve">In this study, </w:t>
      </w:r>
      <w:r w:rsidR="0009189E">
        <w:rPr>
          <w:rFonts w:cs="Times New Roman"/>
        </w:rPr>
        <w:t xml:space="preserve">we used </w:t>
      </w:r>
      <w:r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Pr="003C6248">
        <w:rPr>
          <w:rFonts w:cs="Times New Roman"/>
        </w:rPr>
        <w:t>data for insects</w:t>
      </w:r>
      <w:r w:rsidR="00C30D50" w:rsidRPr="003C6248">
        <w:rPr>
          <w:rFonts w:cs="Times New Roman"/>
        </w:rPr>
        <w:t xml:space="preserve"> </w:t>
      </w:r>
      <w:r w:rsidRPr="003C6248">
        <w:rPr>
          <w:rFonts w:cs="Times New Roman"/>
        </w:rPr>
        <w:t>to test whether holocentric chromosomes have a higher rate of fusions and fissions</w:t>
      </w:r>
      <w:r w:rsidR="00FD325D">
        <w:rPr>
          <w:rFonts w:cs="Times New Roman"/>
        </w:rPr>
        <w:t xml:space="preserve"> (Figure 1)</w:t>
      </w:r>
      <w:r w:rsidRPr="003C6248">
        <w:rPr>
          <w:rFonts w:cs="Times New Roman"/>
        </w:rPr>
        <w:t>.</w:t>
      </w:r>
      <w:r w:rsidR="00A11DB9">
        <w:rPr>
          <w:rFonts w:cs="Times New Roman"/>
        </w:rPr>
        <w:t xml:space="preserve"> We chose to use</w:t>
      </w:r>
      <w:r w:rsidRPr="003C6248">
        <w:rPr>
          <w:rFonts w:cs="Times New Roman"/>
        </w:rPr>
        <w:t xml:space="preserve"> </w:t>
      </w:r>
      <w:r w:rsidR="00A11DB9">
        <w:rPr>
          <w:rFonts w:cs="Times New Roman"/>
        </w:rPr>
        <w:t>i</w:t>
      </w:r>
      <w:r w:rsidR="00A11DB9" w:rsidRPr="003C6248">
        <w:rPr>
          <w:rFonts w:cs="Times New Roman"/>
        </w:rPr>
        <w:t xml:space="preserve">nsects </w:t>
      </w:r>
      <w:r w:rsidR="00A11DB9">
        <w:rPr>
          <w:rFonts w:cs="Times New Roman"/>
        </w:rPr>
        <w:t xml:space="preserve">because they </w:t>
      </w:r>
      <w:r w:rsidR="00A11DB9" w:rsidRPr="003C6248">
        <w:rPr>
          <w:rFonts w:cs="Times New Roman"/>
        </w:rPr>
        <w:t xml:space="preserve">are incredibly speciose and account for much of the variation present in animal species </w:t>
      </w:r>
      <w:r w:rsidR="00A11DB9" w:rsidRPr="003C6248">
        <w:rPr>
          <w:rFonts w:cs="Times New Roman"/>
        </w:rPr>
        <w:fldChar w:fldCharType="begin"/>
      </w:r>
      <w:r w:rsidR="00A11DB9">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 guid="fd0cab32-9843-4717-82e4-386bacfc302f"&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00A11DB9" w:rsidRPr="003C6248">
        <w:rPr>
          <w:rFonts w:cs="Times New Roman"/>
        </w:rPr>
        <w:fldChar w:fldCharType="separate"/>
      </w:r>
      <w:r w:rsidR="00A11DB9" w:rsidRPr="003C6248">
        <w:rPr>
          <w:rFonts w:cs="Times New Roman"/>
          <w:noProof/>
        </w:rPr>
        <w:t>(Mora, et al. 2011)</w:t>
      </w:r>
      <w:r w:rsidR="00A11DB9" w:rsidRPr="003C6248">
        <w:rPr>
          <w:rFonts w:cs="Times New Roman"/>
        </w:rPr>
        <w:fldChar w:fldCharType="end"/>
      </w:r>
      <w:r w:rsidR="00A11DB9" w:rsidRPr="003C6248">
        <w:rPr>
          <w:rFonts w:cs="Times New Roman"/>
        </w:rPr>
        <w:t xml:space="preserve">. </w:t>
      </w:r>
      <w:r w:rsidR="006A5BDC" w:rsidRPr="003C6248">
        <w:rPr>
          <w:rFonts w:cs="Times New Roman"/>
        </w:rPr>
        <w:t>Using chromosome data, centromere data</w:t>
      </w:r>
      <w:r w:rsidR="00A11DB9">
        <w:rPr>
          <w:rFonts w:cs="Times New Roman"/>
        </w:rPr>
        <w:t>,</w:t>
      </w:r>
      <w:r w:rsidR="006A5BDC" w:rsidRPr="003C6248">
        <w:rPr>
          <w:rFonts w:cs="Times New Roman"/>
        </w:rPr>
        <w:t xml:space="preserve"> and trees from previous studies, we fit </w:t>
      </w:r>
      <w:r w:rsidR="0009189E">
        <w:rPr>
          <w:rFonts w:cs="Times New Roman"/>
        </w:rPr>
        <w:t xml:space="preserve">a </w:t>
      </w:r>
      <w:r w:rsidR="006A5BDC" w:rsidRPr="003C6248">
        <w:rPr>
          <w:rFonts w:cs="Times New Roman"/>
        </w:rPr>
        <w:t>model of chromosome number evolution to our trait data</w:t>
      </w:r>
      <w:r w:rsidR="0064352A">
        <w:rPr>
          <w:rFonts w:cs="Times New Roman"/>
        </w:rPr>
        <w:t>.</w:t>
      </w:r>
      <w:r w:rsidR="006A5BDC" w:rsidRPr="003C6248">
        <w:rPr>
          <w:rFonts w:cs="Times New Roman"/>
        </w:rPr>
        <w:t xml:space="preserve">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w:t>
      </w:r>
      <w:r w:rsidR="00A11DB9">
        <w:rPr>
          <w:rFonts w:cs="Times New Roman"/>
        </w:rPr>
        <w:t xml:space="preserve"> in the rates</w:t>
      </w:r>
      <w:r w:rsidR="006A5BDC" w:rsidRPr="003C6248">
        <w:rPr>
          <w:rFonts w:cs="Times New Roman"/>
        </w:rPr>
        <w:t xml:space="preserve">. </w:t>
      </w:r>
      <w:r w:rsidR="00543B0A" w:rsidRPr="003C6248">
        <w:rPr>
          <w:rFonts w:cs="Times New Roman"/>
          <w:szCs w:val="24"/>
        </w:rPr>
        <w:t xml:space="preserve">Our hypothesis is that clades with holocentric chromosomes will tolerate </w:t>
      </w:r>
      <w:r w:rsidR="00A11DB9">
        <w:rPr>
          <w:rFonts w:cs="Times New Roman"/>
          <w:szCs w:val="24"/>
        </w:rPr>
        <w:t xml:space="preserve">higher rates of </w:t>
      </w:r>
      <w:r w:rsidR="00543B0A" w:rsidRPr="003C6248">
        <w:rPr>
          <w:rFonts w:cs="Times New Roman"/>
          <w:szCs w:val="24"/>
        </w:rPr>
        <w:t>fusions</w:t>
      </w:r>
      <w:r w:rsidR="00A11DB9">
        <w:rPr>
          <w:rFonts w:cs="Times New Roman"/>
          <w:szCs w:val="24"/>
        </w:rPr>
        <w:t xml:space="preserve"> and fissions</w:t>
      </w:r>
      <w:r w:rsidR="00543B0A" w:rsidRPr="003C6248">
        <w:rPr>
          <w:rFonts w:cs="Times New Roman"/>
          <w:szCs w:val="24"/>
        </w:rPr>
        <w:t xml:space="preserve"> because the centromere is diffuse across the </w:t>
      </w:r>
      <w:r w:rsidR="00543B0A" w:rsidRPr="003C6248">
        <w:rPr>
          <w:rFonts w:cs="Times New Roman"/>
          <w:szCs w:val="24"/>
        </w:rPr>
        <w:lastRenderedPageBreak/>
        <w:t xml:space="preserve">entire length of the chromosome, therefore each chromosome fragment will be more likely to properly segregate during meiosis.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t>Methods</w:t>
      </w:r>
    </w:p>
    <w:p w14:paraId="5D8878F2" w14:textId="539CB466"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We have downloaded two sets of phylogenetic trees based on different backbone trees that will be used for our comparative analysi</w:t>
      </w:r>
      <w:r w:rsidR="00244164">
        <w:rPr>
          <w:rFonts w:cs="Times New Roman"/>
          <w:szCs w:val="24"/>
        </w:rPr>
        <w:t xml:space="preserve">s </w:t>
      </w:r>
      <w:r w:rsidR="00244164">
        <w:rPr>
          <w:rFonts w:cs="Times New Roman"/>
          <w:szCs w:val="24"/>
        </w:rPr>
        <w:fldChar w:fldCharType="begin"/>
      </w:r>
      <w:r w:rsidR="00244164">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244164">
        <w:rPr>
          <w:rFonts w:cs="Times New Roman"/>
          <w:szCs w:val="24"/>
        </w:rPr>
        <w:fldChar w:fldCharType="separate"/>
      </w:r>
      <w:r w:rsidR="00244164">
        <w:rPr>
          <w:rFonts w:cs="Times New Roman"/>
          <w:noProof/>
          <w:szCs w:val="24"/>
        </w:rPr>
        <w:t>(Church, et al. 2019)</w:t>
      </w:r>
      <w:r w:rsidR="00244164">
        <w:rPr>
          <w:rFonts w:cs="Times New Roman"/>
          <w:szCs w:val="24"/>
        </w:rPr>
        <w:fldChar w:fldCharType="end"/>
      </w:r>
      <w:r w:rsidR="00244164">
        <w:rPr>
          <w:rFonts w:cs="Times New Roman"/>
          <w:szCs w:val="24"/>
        </w:rPr>
        <w:t>.</w:t>
      </w:r>
      <w:r w:rsidR="00045392" w:rsidRPr="003C6248">
        <w:rPr>
          <w:rFonts w:cs="Times New Roman"/>
          <w:szCs w:val="24"/>
        </w:rPr>
        <w:t xml:space="preserve"> Each phylogeny includes 1,726 genera and contains a sample of 100 trees from a posterior distribution. Both of these distributions of trees are to the genera-level and matching this data to our trait dataset we have an overlap of </w:t>
      </w:r>
      <w:r w:rsidR="00854D0F">
        <w:rPr>
          <w:rFonts w:cs="Times New Roman"/>
          <w:szCs w:val="24"/>
        </w:rPr>
        <w:t>599</w:t>
      </w:r>
      <w:r w:rsidR="00854D0F" w:rsidRPr="003C6248">
        <w:rPr>
          <w:rFonts w:cs="Times New Roman"/>
          <w:szCs w:val="24"/>
        </w:rPr>
        <w:t xml:space="preserve"> </w:t>
      </w:r>
      <w:r w:rsidR="00045392" w:rsidRPr="003C6248">
        <w:rPr>
          <w:rFonts w:cs="Times New Roman"/>
          <w:szCs w:val="24"/>
        </w:rPr>
        <w:t>tips</w:t>
      </w:r>
      <w:r w:rsidR="00854D0F">
        <w:rPr>
          <w:rFonts w:cs="Times New Roman"/>
          <w:szCs w:val="24"/>
        </w:rPr>
        <w:t xml:space="preserve"> (Figure 1)</w:t>
      </w:r>
      <w:r w:rsidR="00045392" w:rsidRPr="003C6248">
        <w:rPr>
          <w:rFonts w:cs="Times New Roman"/>
          <w:szCs w:val="24"/>
        </w:rPr>
        <w:t xml:space="preserve">. We are fitting our model on each tree from the posterior distribution and we randomly sample trait data when more than one species is available for a genus. This approach allows us to account for uncertainty in </w:t>
      </w:r>
      <w:r w:rsidR="006315DE">
        <w:rPr>
          <w:rFonts w:cs="Times New Roman"/>
          <w:szCs w:val="24"/>
        </w:rPr>
        <w:t xml:space="preserve">the </w:t>
      </w:r>
      <w:r w:rsidR="00045392" w:rsidRPr="003C6248">
        <w:rPr>
          <w:rFonts w:cs="Times New Roman"/>
          <w:szCs w:val="24"/>
        </w:rPr>
        <w:t>phylogeny and tip states.</w:t>
      </w:r>
    </w:p>
    <w:p w14:paraId="0FC34B0B" w14:textId="1AB7BCBF" w:rsidR="000E33F0" w:rsidRPr="00045392" w:rsidRDefault="00D97F3B" w:rsidP="000E33F0">
      <w:pPr>
        <w:pStyle w:val="Default"/>
        <w:widowControl w:val="0"/>
        <w:spacing w:line="480" w:lineRule="auto"/>
        <w:ind w:firstLine="720"/>
        <w:rPr>
          <w:rFonts w:cs="Times New Roman"/>
          <w:iCs/>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w:t>
      </w:r>
      <w:proofErr w:type="spellStart"/>
      <w:r w:rsidRPr="003C6248">
        <w:rPr>
          <w:rFonts w:cs="Times New Roman"/>
          <w:szCs w:val="24"/>
        </w:rPr>
        <w:t>chromePlus</w:t>
      </w:r>
      <w:proofErr w:type="spellEnd"/>
      <w:r w:rsidRPr="003C6248">
        <w:rPr>
          <w:rFonts w:cs="Times New Roman"/>
          <w:szCs w:val="24"/>
        </w:rPr>
        <w:t xml:space="preserve">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 xml:space="preserve">We obtained estimates of six parameters: rates of chromosome number increase, fissions, (γ1 and γ2), rates of chromosome number decrease, </w:t>
      </w:r>
      <w:r w:rsidR="00543B0A" w:rsidRPr="003C6248">
        <w:rPr>
          <w:rFonts w:cs="Times New Roman"/>
        </w:rPr>
        <w:lastRenderedPageBreak/>
        <w:t>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 xml:space="preserve">We removed the first </w:t>
      </w:r>
      <w:r w:rsidR="00FD325D">
        <w:rPr>
          <w:rFonts w:cs="Times New Roman"/>
          <w:szCs w:val="24"/>
        </w:rPr>
        <w:t>twenty-five</w:t>
      </w:r>
      <w:r w:rsidR="00045392">
        <w:rPr>
          <w:rFonts w:cs="Times New Roman"/>
          <w:szCs w:val="24"/>
        </w:rPr>
        <w:t xml:space="preserve"> samples as our burnin</w:t>
      </w:r>
      <w:r w:rsidR="00D32443">
        <w:rPr>
          <w:rFonts w:cs="Times New Roman"/>
          <w:szCs w:val="24"/>
        </w:rPr>
        <w:t xml:space="preserve"> for each run</w:t>
      </w:r>
      <w:r w:rsidR="00045392">
        <w:rPr>
          <w:rFonts w:cs="Times New Roman"/>
          <w:szCs w:val="24"/>
        </w:rPr>
        <w:t xml:space="preserve">. </w:t>
      </w:r>
    </w:p>
    <w:p w14:paraId="52229613" w14:textId="73EF114A" w:rsidR="00D97F3B"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We repeated similar analysis as above for the analysis of orders, however we ran the data twice. Once with polyploidy and once without polyploidy included in the model.</w:t>
      </w:r>
      <w:r w:rsidR="00687BFB">
        <w:rPr>
          <w:rFonts w:cs="Times New Roman"/>
          <w:szCs w:val="24"/>
        </w:rPr>
        <w:t xml:space="preserve"> We only included order</w:t>
      </w:r>
      <w:r w:rsidR="00085A8D">
        <w:rPr>
          <w:rFonts w:cs="Times New Roman"/>
          <w:szCs w:val="24"/>
        </w:rPr>
        <w:t>s</w:t>
      </w:r>
      <w:r w:rsidR="00687BFB">
        <w:rPr>
          <w:rFonts w:cs="Times New Roman"/>
          <w:szCs w:val="24"/>
        </w:rPr>
        <w:t xml:space="preserve"> </w:t>
      </w:r>
      <w:r w:rsidR="00085A8D">
        <w:rPr>
          <w:rFonts w:cs="Times New Roman"/>
          <w:szCs w:val="24"/>
        </w:rPr>
        <w:t>with</w:t>
      </w:r>
      <w:r w:rsidR="00687BFB">
        <w:rPr>
          <w:rFonts w:cs="Times New Roman"/>
          <w:szCs w:val="24"/>
        </w:rPr>
        <w:t xml:space="preserve"> more than 20 genera in the analysis. This was to ensure that we had a large enough sample size as well as enough time along the branches to determine the rates of chromosome evolution.</w:t>
      </w:r>
      <w:r w:rsidR="004034FA">
        <w:rPr>
          <w:rFonts w:cs="Times New Roman"/>
          <w:szCs w:val="24"/>
        </w:rPr>
        <w:t xml:space="preserve"> </w:t>
      </w:r>
      <w:r w:rsidR="00687BFB">
        <w:rPr>
          <w:rFonts w:cs="Times New Roman"/>
          <w:szCs w:val="24"/>
        </w:rPr>
        <w:t xml:space="preserve">In total, we used ten orders for our analysis. </w:t>
      </w:r>
      <w:r w:rsidR="00297E6F">
        <w:rPr>
          <w:rFonts w:cs="Times New Roman"/>
          <w:szCs w:val="24"/>
        </w:rPr>
        <w:t xml:space="preserve">Three of which had holocentric chromosomes, and seven that had monocentric chromosomes. The three orders with holocentric chromosomes were </w:t>
      </w:r>
      <w:r w:rsidR="000E33F0">
        <w:rPr>
          <w:rFonts w:cs="Times New Roman"/>
          <w:szCs w:val="24"/>
        </w:rPr>
        <w:t>Hemiptera, Lepidoptera, and Odonata.</w:t>
      </w:r>
      <w:r w:rsidR="00297E6F">
        <w:rPr>
          <w:rFonts w:cs="Times New Roman"/>
          <w:szCs w:val="24"/>
        </w:rPr>
        <w:t xml:space="preserve"> </w:t>
      </w:r>
      <w:r w:rsidR="004034FA">
        <w:rPr>
          <w:rFonts w:cs="Times New Roman"/>
          <w:szCs w:val="24"/>
        </w:rPr>
        <w:t>We used the same prior as above from an exponential distribution with a shape parameter of 0.5 and initialized our MCMC with parameter values drawn from a uniform distribution from either 0</w:t>
      </w:r>
      <w:r w:rsidR="00085A8D">
        <w:rPr>
          <w:rFonts w:cs="Times New Roman"/>
          <w:szCs w:val="24"/>
        </w:rPr>
        <w:t>-</w:t>
      </w:r>
      <w:r w:rsidR="004034FA">
        <w:rPr>
          <w:rFonts w:cs="Times New Roman"/>
          <w:szCs w:val="24"/>
        </w:rPr>
        <w:t xml:space="preserve">2 or 3 depending on if we </w:t>
      </w:r>
      <w:r w:rsidR="000E33F0">
        <w:rPr>
          <w:rFonts w:cs="Times New Roman"/>
          <w:szCs w:val="24"/>
        </w:rPr>
        <w:t xml:space="preserve">included </w:t>
      </w:r>
      <w:r w:rsidR="004034FA">
        <w:rPr>
          <w:rFonts w:cs="Times New Roman"/>
          <w:szCs w:val="24"/>
        </w:rPr>
        <w:t>polyploidy in our analysis. We repeated the MCMC with all 100 trees at 50 generations each. We removed the first twenty-five samples as our burnin for each run.</w:t>
      </w:r>
    </w:p>
    <w:p w14:paraId="13348B10" w14:textId="77777777" w:rsidR="00085A8D" w:rsidRDefault="00085A8D" w:rsidP="00077899">
      <w:pPr>
        <w:pStyle w:val="Default"/>
        <w:widowControl w:val="0"/>
        <w:spacing w:line="480" w:lineRule="auto"/>
        <w:rPr>
          <w:rFonts w:cs="Times New Roman"/>
          <w:b/>
          <w:bCs/>
          <w:szCs w:val="24"/>
        </w:rPr>
      </w:pPr>
    </w:p>
    <w:p w14:paraId="125B4166" w14:textId="0CB2C67C" w:rsidR="00854D0F" w:rsidRDefault="00077899" w:rsidP="00077899">
      <w:pPr>
        <w:pStyle w:val="Default"/>
        <w:widowControl w:val="0"/>
        <w:spacing w:line="480" w:lineRule="auto"/>
        <w:rPr>
          <w:rFonts w:cs="Times New Roman"/>
          <w:i/>
          <w:iCs/>
          <w:szCs w:val="24"/>
        </w:rPr>
      </w:pPr>
      <w:r>
        <w:rPr>
          <w:rFonts w:cs="Times New Roman"/>
          <w:b/>
          <w:bCs/>
          <w:szCs w:val="24"/>
        </w:rPr>
        <w:lastRenderedPageBreak/>
        <w:t>Results</w:t>
      </w:r>
    </w:p>
    <w:p w14:paraId="34095C61" w14:textId="29CC3BE3" w:rsidR="00D97F3B"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Monocentric and Holocentric Species</w:t>
      </w:r>
    </w:p>
    <w:p w14:paraId="51B3B302" w14:textId="2605FE47" w:rsidR="00FD325D" w:rsidRDefault="00FD325D" w:rsidP="00077899">
      <w:pPr>
        <w:pStyle w:val="Default"/>
        <w:widowControl w:val="0"/>
        <w:spacing w:line="480" w:lineRule="auto"/>
        <w:rPr>
          <w:rFonts w:cs="Times New Roman"/>
          <w:szCs w:val="24"/>
        </w:rPr>
      </w:pPr>
      <w:r>
        <w:rPr>
          <w:rFonts w:cs="Times New Roman"/>
          <w:szCs w:val="24"/>
        </w:rPr>
        <w:tab/>
      </w:r>
      <w:r w:rsidR="000E33F0">
        <w:rPr>
          <w:rFonts w:cs="Times New Roman"/>
          <w:szCs w:val="24"/>
        </w:rPr>
        <w:t>We tested rates of chromosome evolution across the two insect trees. We included six parameters in our model as described in the methods section. These parameters included fusion, fission, and the transition between monocentric and holocentric chromosomes</w:t>
      </w:r>
      <w:r w:rsidR="00200F32">
        <w:rPr>
          <w:rFonts w:cs="Times New Roman"/>
          <w:szCs w:val="24"/>
        </w:rPr>
        <w:t xml:space="preserve"> and vice versa</w:t>
      </w:r>
      <w:r w:rsidR="000E33F0">
        <w:rPr>
          <w:rFonts w:cs="Times New Roman"/>
          <w:szCs w:val="24"/>
        </w:rPr>
        <w:t xml:space="preserve">. </w:t>
      </w:r>
      <w:r w:rsidR="00200F32">
        <w:rPr>
          <w:rFonts w:cs="Times New Roman"/>
          <w:szCs w:val="24"/>
        </w:rPr>
        <w:t xml:space="preserve">The data had low variability and the rates did not show a difference between monocentric and holocentric chromosomes (Figure 2). This indicates that there are no significant differences among rates of chromosome evolution based on type of </w:t>
      </w:r>
      <w:del w:id="4" w:author="Microsoft Office User" w:date="2020-04-22T03:13:00Z">
        <w:r w:rsidR="00200F32" w:rsidDel="009659FA">
          <w:rPr>
            <w:rFonts w:cs="Times New Roman"/>
            <w:szCs w:val="24"/>
          </w:rPr>
          <w:delText>chromosome</w:delText>
        </w:r>
      </w:del>
      <w:ins w:id="5" w:author="Microsoft Office User" w:date="2020-04-22T03:13:00Z">
        <w:r w:rsidR="009659FA">
          <w:rPr>
            <w:rFonts w:cs="Times New Roman"/>
            <w:szCs w:val="24"/>
          </w:rPr>
          <w:t>centromere</w:t>
        </w:r>
      </w:ins>
      <w:r w:rsidR="00200F32">
        <w:rPr>
          <w:rFonts w:cs="Times New Roman"/>
          <w:szCs w:val="24"/>
        </w:rPr>
        <w:t xml:space="preserve">. </w:t>
      </w:r>
    </w:p>
    <w:p w14:paraId="4324AA52" w14:textId="4F9C173D" w:rsidR="00FD325D" w:rsidRDefault="00FD325D" w:rsidP="00077899">
      <w:pPr>
        <w:pStyle w:val="Default"/>
        <w:widowControl w:val="0"/>
        <w:spacing w:line="480" w:lineRule="auto"/>
        <w:rPr>
          <w:rFonts w:cs="Times New Roman"/>
          <w:szCs w:val="24"/>
        </w:rPr>
      </w:pPr>
    </w:p>
    <w:p w14:paraId="32344FA2" w14:textId="28915427" w:rsidR="00FD325D"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Orders</w:t>
      </w:r>
    </w:p>
    <w:p w14:paraId="0EA30C59" w14:textId="34631D64" w:rsidR="004034FA" w:rsidRDefault="00FD325D" w:rsidP="004034FA">
      <w:pPr>
        <w:pStyle w:val="Default"/>
        <w:widowControl w:val="0"/>
        <w:spacing w:line="480" w:lineRule="auto"/>
        <w:rPr>
          <w:rFonts w:cs="Times New Roman"/>
        </w:rPr>
      </w:pPr>
      <w:r>
        <w:rPr>
          <w:rFonts w:cs="Times New Roman"/>
          <w:szCs w:val="24"/>
        </w:rPr>
        <w:tab/>
      </w:r>
      <w:r w:rsidR="00687BFB">
        <w:rPr>
          <w:rFonts w:cs="Times New Roman"/>
          <w:szCs w:val="24"/>
        </w:rPr>
        <w:t xml:space="preserve">We tested the </w:t>
      </w:r>
      <w:r w:rsidR="004034FA" w:rsidRPr="004034FA">
        <w:rPr>
          <w:rFonts w:cs="Times New Roman"/>
        </w:rPr>
        <w:t>rate</w:t>
      </w:r>
      <w:r w:rsidR="00687BFB">
        <w:rPr>
          <w:rFonts w:cs="Times New Roman"/>
        </w:rPr>
        <w:t>s</w:t>
      </w:r>
      <w:r w:rsidR="004034FA" w:rsidRPr="004034FA">
        <w:rPr>
          <w:rFonts w:cs="Times New Roman"/>
        </w:rPr>
        <w:t xml:space="preserve"> of chromosome evolution </w:t>
      </w:r>
      <w:r w:rsidR="00687BFB">
        <w:rPr>
          <w:rFonts w:cs="Times New Roman"/>
        </w:rPr>
        <w:t>including</w:t>
      </w:r>
      <w:r w:rsidR="004034FA" w:rsidRPr="004034FA">
        <w:rPr>
          <w:rFonts w:cs="Times New Roman"/>
        </w:rPr>
        <w:t xml:space="preserve"> polyploidy</w:t>
      </w:r>
      <w:r w:rsidR="00687BFB">
        <w:rPr>
          <w:rFonts w:cs="Times New Roman"/>
        </w:rPr>
        <w:t xml:space="preserve"> for the ten orders</w:t>
      </w:r>
      <w:r w:rsidR="00941A9B">
        <w:rPr>
          <w:rFonts w:cs="Times New Roman"/>
        </w:rPr>
        <w:t xml:space="preserve"> that contained more than 20 samples for analysis</w:t>
      </w:r>
      <w:r w:rsidR="004034FA" w:rsidRPr="004034FA">
        <w:rPr>
          <w:rFonts w:cs="Times New Roman"/>
        </w:rPr>
        <w:t xml:space="preserve">. </w:t>
      </w:r>
      <w:r w:rsidR="00687BFB">
        <w:rPr>
          <w:rFonts w:cs="Times New Roman"/>
        </w:rPr>
        <w:t xml:space="preserve">The range in rates was relatively low and there were no trends in the data (Figure </w:t>
      </w:r>
      <w:r w:rsidR="000E33F0">
        <w:rPr>
          <w:rFonts w:cs="Times New Roman"/>
        </w:rPr>
        <w:t>3</w:t>
      </w:r>
      <w:r w:rsidR="00941A9B">
        <w:rPr>
          <w:rFonts w:cs="Times New Roman"/>
        </w:rPr>
        <w:t>a</w:t>
      </w:r>
      <w:r w:rsidR="00687BFB">
        <w:rPr>
          <w:rFonts w:cs="Times New Roman"/>
        </w:rPr>
        <w:t xml:space="preserve">). </w:t>
      </w:r>
      <w:r w:rsidR="004034FA" w:rsidRPr="004034FA">
        <w:rPr>
          <w:rFonts w:cs="Times New Roman"/>
        </w:rPr>
        <w:t xml:space="preserve">The addition of polyploidy in the model decreased the variation of all rates of chromosome evolution. </w:t>
      </w:r>
      <w:r w:rsidR="00687BFB">
        <w:rPr>
          <w:rFonts w:cs="Times New Roman"/>
        </w:rPr>
        <w:t xml:space="preserve">The fusion rate, however, was </w:t>
      </w:r>
      <w:r w:rsidR="006315DE">
        <w:rPr>
          <w:rFonts w:cs="Times New Roman"/>
        </w:rPr>
        <w:t xml:space="preserve">higher in Blattodea, Isoptera, and Phasmatodea, but this does not include all of the monocentric species. The holocentric orders had similar rates to all other orders. </w:t>
      </w:r>
    </w:p>
    <w:p w14:paraId="2E97CED5" w14:textId="05827991" w:rsidR="006315DE" w:rsidRPr="004034FA" w:rsidRDefault="006315DE" w:rsidP="004034FA">
      <w:pPr>
        <w:pStyle w:val="Default"/>
        <w:widowControl w:val="0"/>
        <w:spacing w:line="480" w:lineRule="auto"/>
        <w:rPr>
          <w:rFonts w:cs="Times New Roman"/>
        </w:rPr>
      </w:pPr>
      <w:r>
        <w:rPr>
          <w:rFonts w:cs="Times New Roman"/>
        </w:rPr>
        <w:tab/>
        <w:t xml:space="preserve">Next, we tested the rates of chromosome evolution without polyploidy for the ten orders. There was more variability in this data, however, there were still no clear trends in the data (Figure </w:t>
      </w:r>
      <w:r w:rsidR="000E33F0">
        <w:rPr>
          <w:rFonts w:cs="Times New Roman"/>
        </w:rPr>
        <w:t>3</w:t>
      </w:r>
      <w:r w:rsidR="00941A9B">
        <w:rPr>
          <w:rFonts w:cs="Times New Roman"/>
        </w:rPr>
        <w:t>b</w:t>
      </w:r>
      <w:r>
        <w:rPr>
          <w:rFonts w:cs="Times New Roman"/>
        </w:rPr>
        <w:t xml:space="preserve">). Lepidoptera, however, had an increase in both the fission and fusion rates as compared to the rates with polyploidy. This is most likely driven by large variation in chromosome number associated with the order. The other species that </w:t>
      </w:r>
      <w:r w:rsidR="000E33F0">
        <w:rPr>
          <w:rFonts w:cs="Times New Roman"/>
        </w:rPr>
        <w:t>were</w:t>
      </w:r>
      <w:r>
        <w:rPr>
          <w:rFonts w:cs="Times New Roman"/>
        </w:rPr>
        <w:t xml:space="preserve"> also holocentric do not show an increase in fission and fusion rates like Lepidoptera. </w:t>
      </w:r>
      <w:r w:rsidR="000E33F0">
        <w:rPr>
          <w:rFonts w:cs="Times New Roman"/>
        </w:rPr>
        <w:t xml:space="preserve">This indicates differences among orders, but no relationship between </w:t>
      </w:r>
      <w:proofErr w:type="spellStart"/>
      <w:r w:rsidR="000E33F0">
        <w:rPr>
          <w:rFonts w:cs="Times New Roman"/>
        </w:rPr>
        <w:t>holocentricity</w:t>
      </w:r>
      <w:proofErr w:type="spellEnd"/>
      <w:r w:rsidR="000E33F0">
        <w:rPr>
          <w:rFonts w:cs="Times New Roman"/>
        </w:rPr>
        <w:t xml:space="preserve"> and rates of chromosome evolution.</w:t>
      </w:r>
    </w:p>
    <w:p w14:paraId="6A562B37" w14:textId="6BFBE126" w:rsidR="00FD325D" w:rsidRDefault="00FD325D" w:rsidP="00077899">
      <w:pPr>
        <w:pStyle w:val="Default"/>
        <w:widowControl w:val="0"/>
        <w:spacing w:line="480" w:lineRule="auto"/>
        <w:rPr>
          <w:rFonts w:cs="Times New Roman"/>
          <w:szCs w:val="24"/>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4A025FF6" w14:textId="6E125E26" w:rsidR="00200F32" w:rsidRDefault="000E33F0" w:rsidP="00077899">
      <w:pPr>
        <w:spacing w:line="480" w:lineRule="auto"/>
        <w:rPr>
          <w:rFonts w:ascii="Times New Roman" w:hAnsi="Times New Roman" w:cs="Times New Roman"/>
        </w:rPr>
      </w:pPr>
      <w:r>
        <w:rPr>
          <w:rFonts w:ascii="Times New Roman" w:hAnsi="Times New Roman" w:cs="Times New Roman"/>
        </w:rPr>
        <w:tab/>
      </w:r>
      <w:r w:rsidR="00200F32">
        <w:rPr>
          <w:rFonts w:ascii="Times New Roman" w:hAnsi="Times New Roman" w:cs="Times New Roman"/>
        </w:rPr>
        <w:t>The hypothesis that holocentric chromosomes are more tolerant to fusions and fissions and therefore have a higher rate of chromosome evolution was not supported by our data. Overall, the rates of chromosome evolution were similar among monocentric and holocentric species. When our data was separated based on orders, the rates showed differences among orders and not due to differences in chromosome type. This is most likely due differences amongst orders based on different selective pressures experienced by the clades rather than the type of chromosome. Holocentric chromosomes may be more tolerant to fusions and fissions</w:t>
      </w:r>
      <w:r w:rsidR="00AA221D">
        <w:rPr>
          <w:rFonts w:ascii="Times New Roman" w:hAnsi="Times New Roman" w:cs="Times New Roman"/>
        </w:rPr>
        <w:t>.</w:t>
      </w:r>
      <w:r w:rsidR="00200F32">
        <w:rPr>
          <w:rFonts w:ascii="Times New Roman" w:hAnsi="Times New Roman" w:cs="Times New Roman"/>
        </w:rPr>
        <w:t xml:space="preserve"> </w:t>
      </w:r>
      <w:r w:rsidR="00AA221D">
        <w:rPr>
          <w:rFonts w:ascii="Times New Roman" w:hAnsi="Times New Roman" w:cs="Times New Roman"/>
        </w:rPr>
        <w:t>However,</w:t>
      </w:r>
      <w:r w:rsidR="00200F32">
        <w:rPr>
          <w:rFonts w:ascii="Times New Roman" w:hAnsi="Times New Roman" w:cs="Times New Roman"/>
        </w:rPr>
        <w:t xml:space="preserve"> chromosome number </w:t>
      </w:r>
      <w:r w:rsidR="005512B9">
        <w:rPr>
          <w:rFonts w:ascii="Times New Roman" w:hAnsi="Times New Roman" w:cs="Times New Roman"/>
        </w:rPr>
        <w:t>is constrained by external factors that have not caused a difference in the rate of chromosome evolution</w:t>
      </w:r>
      <w:r w:rsidR="00AA221D">
        <w:rPr>
          <w:rFonts w:ascii="Times New Roman" w:hAnsi="Times New Roman" w:cs="Times New Roman"/>
        </w:rPr>
        <w:t xml:space="preserve"> due to </w:t>
      </w:r>
      <w:proofErr w:type="spellStart"/>
      <w:r w:rsidR="00AA221D">
        <w:rPr>
          <w:rFonts w:ascii="Times New Roman" w:hAnsi="Times New Roman" w:cs="Times New Roman"/>
        </w:rPr>
        <w:t>holocentricity</w:t>
      </w:r>
      <w:proofErr w:type="spellEnd"/>
      <w:r w:rsidR="00AA221D">
        <w:rPr>
          <w:rFonts w:ascii="Times New Roman" w:hAnsi="Times New Roman" w:cs="Times New Roman"/>
        </w:rPr>
        <w:t xml:space="preserve"> alone</w:t>
      </w:r>
      <w:r w:rsidR="005512B9">
        <w:rPr>
          <w:rFonts w:ascii="Times New Roman" w:hAnsi="Times New Roman" w:cs="Times New Roman"/>
        </w:rPr>
        <w:t>.</w:t>
      </w:r>
    </w:p>
    <w:p w14:paraId="7AB89DDD" w14:textId="77777777" w:rsidR="006315DE" w:rsidRDefault="006315DE" w:rsidP="00077899">
      <w:pPr>
        <w:spacing w:line="480" w:lineRule="auto"/>
        <w:rPr>
          <w:rFonts w:ascii="Times New Roman" w:hAnsi="Times New Roman" w:cs="Times New Roman"/>
        </w:rPr>
      </w:pPr>
    </w:p>
    <w:p w14:paraId="709E9F15" w14:textId="60F1AE42" w:rsidR="0041099B" w:rsidRDefault="0041099B">
      <w:pPr>
        <w:rPr>
          <w:rFonts w:ascii="Times New Roman" w:hAnsi="Times New Roman" w:cs="Times New Roman"/>
          <w:b/>
          <w:bCs/>
        </w:rPr>
      </w:pPr>
      <w:r>
        <w:rPr>
          <w:rFonts w:ascii="Times New Roman" w:hAnsi="Times New Roman" w:cs="Times New Roman"/>
          <w:b/>
          <w:bCs/>
        </w:rPr>
        <w:t>Figures:</w:t>
      </w:r>
    </w:p>
    <w:p w14:paraId="25C540E4" w14:textId="3CAC27CE" w:rsidR="0041099B" w:rsidRDefault="008612EC">
      <w:pPr>
        <w:rPr>
          <w:rFonts w:ascii="Times New Roman" w:hAnsi="Times New Roman" w:cs="Times New Roman"/>
        </w:rPr>
      </w:pPr>
      <w:r>
        <w:rPr>
          <w:rFonts w:ascii="Times New Roman" w:hAnsi="Times New Roman" w:cs="Times New Roman"/>
          <w:noProof/>
        </w:rPr>
        <w:lastRenderedPageBreak/>
        <w:drawing>
          <wp:inline distT="0" distB="0" distL="0" distR="0" wp14:anchorId="3A5AB20C" wp14:editId="7EF3D496">
            <wp:extent cx="5871870" cy="50205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01934" cy="5046279"/>
                    </a:xfrm>
                    <a:prstGeom prst="rect">
                      <a:avLst/>
                    </a:prstGeom>
                  </pic:spPr>
                </pic:pic>
              </a:graphicData>
            </a:graphic>
          </wp:inline>
        </w:drawing>
      </w:r>
    </w:p>
    <w:p w14:paraId="61EAE394" w14:textId="5262D5DC" w:rsidR="0041099B" w:rsidRDefault="0041099B">
      <w:pPr>
        <w:rPr>
          <w:rFonts w:ascii="Times New Roman" w:hAnsi="Times New Roman" w:cs="Times New Roman"/>
        </w:rPr>
      </w:pPr>
      <w:r w:rsidRPr="008612EC">
        <w:rPr>
          <w:rFonts w:ascii="Times New Roman" w:hAnsi="Times New Roman" w:cs="Times New Roman"/>
          <w:b/>
          <w:bCs/>
        </w:rPr>
        <w:t xml:space="preserve">Figure 1: </w:t>
      </w:r>
      <w:r w:rsidR="00E238CE" w:rsidRPr="008612EC">
        <w:rPr>
          <w:rFonts w:ascii="Times New Roman" w:hAnsi="Times New Roman" w:cs="Times New Roman"/>
          <w:b/>
          <w:bCs/>
        </w:rPr>
        <w:t>Phylogeny</w:t>
      </w:r>
      <w:r w:rsidR="00E238CE" w:rsidRPr="00E238CE">
        <w:rPr>
          <w:rFonts w:ascii="Times New Roman" w:hAnsi="Times New Roman" w:cs="Times New Roman"/>
          <w:b/>
        </w:rPr>
        <w:t xml:space="preserve"> of type of centromeres and chromosome number.</w:t>
      </w:r>
      <w:r w:rsidR="00E238CE">
        <w:rPr>
          <w:rFonts w:ascii="Times New Roman" w:hAnsi="Times New Roman" w:cs="Times New Roman"/>
        </w:rPr>
        <w:t xml:space="preserve"> </w:t>
      </w:r>
      <w:r>
        <w:rPr>
          <w:rFonts w:ascii="Times New Roman" w:hAnsi="Times New Roman" w:cs="Times New Roman"/>
        </w:rPr>
        <w:t xml:space="preserve">The black branches represent </w:t>
      </w:r>
      <w:r w:rsidR="00085A8D">
        <w:rPr>
          <w:rFonts w:ascii="Times New Roman" w:hAnsi="Times New Roman" w:cs="Times New Roman"/>
        </w:rPr>
        <w:t xml:space="preserve">orders with </w:t>
      </w:r>
      <w:r>
        <w:rPr>
          <w:rFonts w:ascii="Times New Roman" w:hAnsi="Times New Roman" w:cs="Times New Roman"/>
        </w:rPr>
        <w:t>monocentric chromosomes and the gr</w:t>
      </w:r>
      <w:r w:rsidR="00085A8D">
        <w:rPr>
          <w:rFonts w:ascii="Times New Roman" w:hAnsi="Times New Roman" w:cs="Times New Roman"/>
        </w:rPr>
        <w:t>a</w:t>
      </w:r>
      <w:r>
        <w:rPr>
          <w:rFonts w:ascii="Times New Roman" w:hAnsi="Times New Roman" w:cs="Times New Roman"/>
        </w:rPr>
        <w:t>y branches represen</w:t>
      </w:r>
      <w:r w:rsidR="00DD3DFC">
        <w:rPr>
          <w:rFonts w:ascii="Times New Roman" w:hAnsi="Times New Roman" w:cs="Times New Roman"/>
        </w:rPr>
        <w:t>t</w:t>
      </w:r>
      <w:r>
        <w:rPr>
          <w:rFonts w:ascii="Times New Roman" w:hAnsi="Times New Roman" w:cs="Times New Roman"/>
        </w:rPr>
        <w:t xml:space="preserve"> </w:t>
      </w:r>
      <w:r w:rsidR="00085A8D">
        <w:rPr>
          <w:rFonts w:ascii="Times New Roman" w:hAnsi="Times New Roman" w:cs="Times New Roman"/>
        </w:rPr>
        <w:t xml:space="preserve">orders with </w:t>
      </w:r>
      <w:r>
        <w:rPr>
          <w:rFonts w:ascii="Times New Roman" w:hAnsi="Times New Roman" w:cs="Times New Roman"/>
        </w:rPr>
        <w:t xml:space="preserve">holocentric chromosomes. The </w:t>
      </w:r>
      <w:r w:rsidR="00DD3DFC">
        <w:rPr>
          <w:rFonts w:ascii="Times New Roman" w:hAnsi="Times New Roman" w:cs="Times New Roman"/>
        </w:rPr>
        <w:t>colored</w:t>
      </w:r>
      <w:r>
        <w:rPr>
          <w:rFonts w:ascii="Times New Roman" w:hAnsi="Times New Roman" w:cs="Times New Roman"/>
        </w:rPr>
        <w:t xml:space="preserve"> circles </w:t>
      </w:r>
      <w:r w:rsidR="008612EC">
        <w:rPr>
          <w:rFonts w:ascii="Times New Roman" w:hAnsi="Times New Roman" w:cs="Times New Roman"/>
        </w:rPr>
        <w:t>at the tips</w:t>
      </w:r>
      <w:r>
        <w:rPr>
          <w:rFonts w:ascii="Times New Roman" w:hAnsi="Times New Roman" w:cs="Times New Roman"/>
        </w:rPr>
        <w:t xml:space="preserve"> represents the haploid chromosome number</w:t>
      </w:r>
      <w:r w:rsidR="008612EC">
        <w:rPr>
          <w:rFonts w:ascii="Times New Roman" w:hAnsi="Times New Roman" w:cs="Times New Roman"/>
        </w:rPr>
        <w:t xml:space="preserve"> the color scale is log transformed to allow better visualization of variation in species with low chromosome number</w:t>
      </w:r>
      <w:r>
        <w:rPr>
          <w:rFonts w:ascii="Times New Roman" w:hAnsi="Times New Roman" w:cs="Times New Roman"/>
        </w:rPr>
        <w:t xml:space="preserve">. </w:t>
      </w:r>
    </w:p>
    <w:p w14:paraId="51B7144F" w14:textId="7577DF71" w:rsidR="0041099B" w:rsidRDefault="0041099B">
      <w:pPr>
        <w:rPr>
          <w:rFonts w:ascii="Times New Roman" w:hAnsi="Times New Roman" w:cs="Times New Roman"/>
        </w:rPr>
      </w:pPr>
    </w:p>
    <w:p w14:paraId="12C3E0DF" w14:textId="77777777" w:rsidR="00200F32" w:rsidRDefault="00200F32">
      <w:pPr>
        <w:rPr>
          <w:rFonts w:ascii="Times New Roman" w:hAnsi="Times New Roman" w:cs="Times New Roman"/>
        </w:rPr>
      </w:pPr>
    </w:p>
    <w:p w14:paraId="0742F269" w14:textId="7F96975C" w:rsidR="000E33F0" w:rsidRDefault="000E33F0">
      <w:pPr>
        <w:rPr>
          <w:rFonts w:ascii="Times New Roman" w:hAnsi="Times New Roman" w:cs="Times New Roman"/>
          <w:b/>
          <w:bCs/>
        </w:rPr>
      </w:pPr>
      <w:commentRangeStart w:id="6"/>
      <w:r>
        <w:rPr>
          <w:rFonts w:ascii="Times New Roman" w:hAnsi="Times New Roman" w:cs="Times New Roman"/>
          <w:b/>
          <w:bCs/>
        </w:rPr>
        <w:t>Figure 2: Rates of chromosome evolution</w:t>
      </w:r>
      <w:r w:rsidR="00200F32">
        <w:rPr>
          <w:rFonts w:ascii="Times New Roman" w:hAnsi="Times New Roman" w:cs="Times New Roman"/>
          <w:b/>
          <w:bCs/>
        </w:rPr>
        <w:t>.</w:t>
      </w:r>
      <w:commentRangeEnd w:id="6"/>
      <w:r w:rsidR="00200F32">
        <w:rPr>
          <w:rStyle w:val="CommentReference"/>
        </w:rPr>
        <w:commentReference w:id="6"/>
      </w:r>
    </w:p>
    <w:p w14:paraId="4F39A825" w14:textId="77777777" w:rsidR="00200F32" w:rsidRPr="000E33F0" w:rsidRDefault="00200F32">
      <w:pPr>
        <w:rPr>
          <w:rFonts w:ascii="Times New Roman" w:hAnsi="Times New Roman" w:cs="Times New Roman"/>
          <w:b/>
          <w:bCs/>
        </w:rPr>
      </w:pPr>
    </w:p>
    <w:p w14:paraId="20FFE358" w14:textId="724B6735" w:rsidR="0041099B" w:rsidRDefault="00297E6F">
      <w:pPr>
        <w:rPr>
          <w:rFonts w:ascii="Times New Roman" w:hAnsi="Times New Roman" w:cs="Times New Roman"/>
        </w:rPr>
      </w:pPr>
      <w:r w:rsidRPr="00297E6F">
        <w:rPr>
          <w:rFonts w:ascii="Times New Roman" w:hAnsi="Times New Roman" w:cs="Times New Roman"/>
          <w:noProof/>
        </w:rPr>
        <w:lastRenderedPageBreak/>
        <w:drawing>
          <wp:inline distT="0" distB="0" distL="0" distR="0" wp14:anchorId="18FBA01B" wp14:editId="70D3B7DC">
            <wp:extent cx="5900468" cy="578739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725"/>
                    <a:stretch/>
                  </pic:blipFill>
                  <pic:spPr bwMode="auto">
                    <a:xfrm>
                      <a:off x="0" y="0"/>
                      <a:ext cx="5900468" cy="5787390"/>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18C1DC9C" w:rsidR="0041099B" w:rsidRDefault="0041099B">
      <w:pPr>
        <w:rPr>
          <w:rFonts w:ascii="Times New Roman" w:hAnsi="Times New Roman" w:cs="Times New Roman"/>
        </w:rPr>
      </w:pPr>
      <w:r w:rsidRPr="000E33F0">
        <w:rPr>
          <w:rFonts w:ascii="Times New Roman" w:hAnsi="Times New Roman" w:cs="Times New Roman"/>
          <w:b/>
          <w:bCs/>
        </w:rPr>
        <w:t xml:space="preserve">Figure </w:t>
      </w:r>
      <w:r w:rsidR="000E33F0">
        <w:rPr>
          <w:rFonts w:ascii="Times New Roman" w:hAnsi="Times New Roman" w:cs="Times New Roman"/>
          <w:b/>
          <w:bCs/>
        </w:rPr>
        <w:t>3</w:t>
      </w:r>
      <w:r w:rsidRPr="000E33F0">
        <w:rPr>
          <w:rFonts w:ascii="Times New Roman" w:hAnsi="Times New Roman" w:cs="Times New Roman"/>
          <w:b/>
          <w:bCs/>
        </w:rPr>
        <w:t>:</w:t>
      </w:r>
      <w:r>
        <w:rPr>
          <w:rFonts w:ascii="Times New Roman" w:hAnsi="Times New Roman" w:cs="Times New Roman"/>
        </w:rPr>
        <w:t xml:space="preserve"> </w:t>
      </w:r>
      <w:r w:rsidR="00DD3DFC" w:rsidRPr="00E238CE">
        <w:rPr>
          <w:rFonts w:ascii="Times New Roman" w:hAnsi="Times New Roman" w:cs="Times New Roman"/>
          <w:b/>
        </w:rPr>
        <w:t>R</w:t>
      </w:r>
      <w:r w:rsidR="00FD325D" w:rsidRPr="00E238CE">
        <w:rPr>
          <w:rFonts w:ascii="Times New Roman" w:hAnsi="Times New Roman" w:cs="Times New Roman"/>
          <w:b/>
        </w:rPr>
        <w:t>ate of chromosome evolution</w:t>
      </w:r>
      <w:r w:rsidR="000E33F0">
        <w:rPr>
          <w:rFonts w:ascii="Times New Roman" w:hAnsi="Times New Roman" w:cs="Times New Roman"/>
          <w:b/>
        </w:rPr>
        <w:t xml:space="preserve"> based on order</w:t>
      </w:r>
      <w:r w:rsidR="00DD3DFC">
        <w:rPr>
          <w:rFonts w:ascii="Times New Roman" w:hAnsi="Times New Roman" w:cs="Times New Roman"/>
        </w:rPr>
        <w:t>.</w:t>
      </w:r>
      <w:r w:rsidR="00FD325D">
        <w:rPr>
          <w:rFonts w:ascii="Times New Roman" w:hAnsi="Times New Roman" w:cs="Times New Roman"/>
        </w:rPr>
        <w:t xml:space="preserve"> Ascending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fissions</w:t>
      </w:r>
      <w:r w:rsidR="00FD325D">
        <w:rPr>
          <w:rFonts w:ascii="Times New Roman" w:hAnsi="Times New Roman" w:cs="Times New Roman"/>
        </w:rPr>
        <w:t>, descending r</w:t>
      </w:r>
      <w:r w:rsidR="00DD3DFC">
        <w:rPr>
          <w:rFonts w:ascii="Times New Roman" w:hAnsi="Times New Roman" w:cs="Times New Roman"/>
        </w:rPr>
        <w:t>ates r</w:t>
      </w:r>
      <w:r w:rsidR="00FD325D">
        <w:rPr>
          <w:rFonts w:ascii="Times New Roman" w:hAnsi="Times New Roman" w:cs="Times New Roman"/>
        </w:rPr>
        <w:t>epresent the rate</w:t>
      </w:r>
      <w:r w:rsidR="00DD3DFC">
        <w:rPr>
          <w:rFonts w:ascii="Times New Roman" w:hAnsi="Times New Roman" w:cs="Times New Roman"/>
        </w:rPr>
        <w:t xml:space="preserve"> of fusions</w:t>
      </w:r>
      <w:r w:rsidR="00FD325D">
        <w:rPr>
          <w:rFonts w:ascii="Times New Roman" w:hAnsi="Times New Roman" w:cs="Times New Roman"/>
        </w:rPr>
        <w:t xml:space="preserve">, and pol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polyploidy</w:t>
      </w:r>
      <w:r w:rsidR="00FD325D">
        <w:rPr>
          <w:rFonts w:ascii="Times New Roman" w:hAnsi="Times New Roman" w:cs="Times New Roman"/>
        </w:rPr>
        <w:t xml:space="preserve">. </w:t>
      </w:r>
      <w:r w:rsidR="00DD3DFC">
        <w:rPr>
          <w:rFonts w:ascii="Times New Roman" w:hAnsi="Times New Roman" w:cs="Times New Roman"/>
        </w:rPr>
        <w:t xml:space="preserve">(A) Modelling for rates of chromosome evolution with polyploidy. </w:t>
      </w:r>
      <w:r w:rsidR="00FD325D">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Pr>
          <w:rFonts w:ascii="Times New Roman" w:hAnsi="Times New Roman" w:cs="Times New Roman"/>
        </w:rPr>
        <w:t xml:space="preserve"> (B) Modelling for the rates of chromosome evolution without polyploidy. The removal of polyploidy has kept most of the other species at about the same rates of chromosome evolution, expect for Lepidoptera. Lepidoptera has an increase in both fusion and fission rates.</w:t>
      </w:r>
    </w:p>
    <w:p w14:paraId="364E0815" w14:textId="500342D1"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Pr="000E33F0" w:rsidRDefault="00077899" w:rsidP="006A5BDC">
      <w:pPr>
        <w:rPr>
          <w:rFonts w:ascii="Times New Roman" w:hAnsi="Times New Roman" w:cs="Times New Roman"/>
          <w:b/>
          <w:bCs/>
        </w:rPr>
      </w:pPr>
      <w:r w:rsidRPr="000E33F0">
        <w:rPr>
          <w:rFonts w:ascii="Times New Roman" w:hAnsi="Times New Roman" w:cs="Times New Roman"/>
          <w:b/>
          <w:bCs/>
        </w:rPr>
        <w:lastRenderedPageBreak/>
        <w:t>References</w:t>
      </w:r>
    </w:p>
    <w:p w14:paraId="42C33938" w14:textId="77777777" w:rsidR="00244164" w:rsidRPr="00244164" w:rsidRDefault="006A5BDC" w:rsidP="00244164">
      <w:pPr>
        <w:pStyle w:val="EndNoteBibliography"/>
        <w:spacing w:after="0"/>
        <w:rPr>
          <w:noProof/>
        </w:rPr>
      </w:pPr>
      <w:r w:rsidRPr="000E33F0">
        <w:rPr>
          <w:rFonts w:ascii="Times New Roman" w:hAnsi="Times New Roman" w:cs="Times New Roman"/>
          <w:b/>
          <w:bCs/>
        </w:rPr>
        <w:fldChar w:fldCharType="begin"/>
      </w:r>
      <w:r w:rsidRPr="000E33F0">
        <w:rPr>
          <w:rFonts w:ascii="Times New Roman" w:hAnsi="Times New Roman" w:cs="Times New Roman"/>
          <w:b/>
          <w:bCs/>
        </w:rPr>
        <w:instrText xml:space="preserve"> ADDIN EN.REFLIST </w:instrText>
      </w:r>
      <w:r w:rsidRPr="000E33F0">
        <w:rPr>
          <w:rFonts w:ascii="Times New Roman" w:hAnsi="Times New Roman" w:cs="Times New Roman"/>
          <w:b/>
          <w:bCs/>
        </w:rPr>
        <w:fldChar w:fldCharType="separate"/>
      </w:r>
      <w:r w:rsidR="00244164" w:rsidRPr="00244164">
        <w:rPr>
          <w:noProof/>
        </w:rPr>
        <w:t>Blackman RL editor. Insect cytogenetics, 10th Symposium of the Royal Entomological Society. Blackwell Scientifi Publ, Oxford. 1980.</w:t>
      </w:r>
    </w:p>
    <w:p w14:paraId="1EAF9D21" w14:textId="77777777" w:rsidR="00244164" w:rsidRPr="00244164" w:rsidRDefault="00244164" w:rsidP="00244164">
      <w:pPr>
        <w:pStyle w:val="EndNoteBibliography"/>
        <w:spacing w:after="0"/>
        <w:rPr>
          <w:noProof/>
        </w:rPr>
      </w:pPr>
      <w:r w:rsidRPr="00244164">
        <w:rPr>
          <w:noProof/>
        </w:rPr>
        <w:t>Blackmon H, Justison J, Mayrose I, Goldberg EE. 2019. Meiotic drive shapes rates of karyotype evolution in mammals. Evolution 73:511-523.</w:t>
      </w:r>
    </w:p>
    <w:p w14:paraId="70D97C83" w14:textId="77777777" w:rsidR="00244164" w:rsidRPr="00244164" w:rsidRDefault="00244164" w:rsidP="00244164">
      <w:pPr>
        <w:pStyle w:val="EndNoteBibliography"/>
        <w:spacing w:after="0"/>
        <w:rPr>
          <w:noProof/>
        </w:rPr>
      </w:pPr>
      <w:r w:rsidRPr="00244164">
        <w:rPr>
          <w:noProof/>
        </w:rPr>
        <w:t>Blackmon H, Ross L, Bachtrog D. 2017. Sex Determination, Sex Chromosomes, and Karyotype Evolution in Insects. Journal of Heredity 108:78-93.</w:t>
      </w:r>
    </w:p>
    <w:p w14:paraId="0F7224F6" w14:textId="77777777" w:rsidR="00244164" w:rsidRPr="00244164" w:rsidRDefault="00244164" w:rsidP="00244164">
      <w:pPr>
        <w:pStyle w:val="EndNoteBibliography"/>
        <w:spacing w:after="0"/>
        <w:rPr>
          <w:noProof/>
        </w:rPr>
      </w:pPr>
      <w:r w:rsidRPr="00244164">
        <w:rPr>
          <w:noProof/>
        </w:rPr>
        <w:t>Brown KS, Emmel TC, Eliazar PJ, Suomalainen E. 1992. Evolutionary patterns in chromosome numbers in neotropical Lepidoptera: I. Chromosomes of the Heliconiini (Family Nymphalidae: Subfamily Nymphalinae). Hereditas 117:109-125.</w:t>
      </w:r>
    </w:p>
    <w:p w14:paraId="1A9810B9" w14:textId="77777777" w:rsidR="00244164" w:rsidRPr="00244164" w:rsidRDefault="00244164" w:rsidP="00244164">
      <w:pPr>
        <w:pStyle w:val="EndNoteBibliography"/>
        <w:spacing w:after="0"/>
        <w:rPr>
          <w:noProof/>
        </w:rPr>
      </w:pPr>
      <w:r w:rsidRPr="00244164">
        <w:rPr>
          <w:noProof/>
        </w:rPr>
        <w:t>Church SH, Donoughe S, de Medeiros BA, Extavour CG. 2019. Insect egg size and shape evolve with ecology but not developmental rate. Nature 571:58-62.</w:t>
      </w:r>
    </w:p>
    <w:p w14:paraId="0D3B40F3" w14:textId="77777777" w:rsidR="00244164" w:rsidRPr="00244164" w:rsidRDefault="00244164" w:rsidP="00244164">
      <w:pPr>
        <w:pStyle w:val="EndNoteBibliography"/>
        <w:spacing w:after="0"/>
        <w:rPr>
          <w:noProof/>
        </w:rPr>
      </w:pPr>
      <w:r w:rsidRPr="00244164">
        <w:rPr>
          <w:noProof/>
        </w:rPr>
        <w:t>Cope T editor. Watsonia. 1985.</w:t>
      </w:r>
    </w:p>
    <w:p w14:paraId="2856A3D0" w14:textId="77777777" w:rsidR="00244164" w:rsidRPr="00244164" w:rsidRDefault="00244164" w:rsidP="00244164">
      <w:pPr>
        <w:pStyle w:val="EndNoteBibliography"/>
        <w:spacing w:after="0"/>
        <w:rPr>
          <w:noProof/>
        </w:rPr>
      </w:pPr>
      <w:r w:rsidRPr="00244164">
        <w:rPr>
          <w:noProof/>
        </w:rPr>
        <w:t>Emmel T, Eliazar P, Brown Jr K, Suomalainen E. 1995. Chromosome evolution in the Papilionidae. Swallowtail butterflies: their ecology and evolution. Scientific Publishers, Gainesville:283-298.</w:t>
      </w:r>
    </w:p>
    <w:p w14:paraId="2253D9C1" w14:textId="77777777" w:rsidR="00244164" w:rsidRPr="00244164" w:rsidRDefault="00244164" w:rsidP="00244164">
      <w:pPr>
        <w:pStyle w:val="EndNoteBibliography"/>
        <w:spacing w:after="0"/>
        <w:rPr>
          <w:noProof/>
        </w:rPr>
      </w:pPr>
      <w:r w:rsidRPr="00244164">
        <w:rPr>
          <w:noProof/>
        </w:rPr>
        <w:t>Escudero M, Hipp AL, Hansen TF, Voje KL, Luceño M. 2012. Selection and inertia in the evolution of holocentric chromosomes in sedges (Carex, Cyperaceae). New Phytologist 195:237-247.</w:t>
      </w:r>
    </w:p>
    <w:p w14:paraId="5551F678" w14:textId="77777777" w:rsidR="00244164" w:rsidRPr="00244164" w:rsidRDefault="00244164" w:rsidP="00244164">
      <w:pPr>
        <w:pStyle w:val="EndNoteBibliography"/>
        <w:spacing w:after="0"/>
        <w:rPr>
          <w:noProof/>
        </w:rPr>
      </w:pPr>
      <w:r w:rsidRPr="00244164">
        <w:rPr>
          <w:noProof/>
        </w:rPr>
        <w:t>Faria R, Navarro A. 2010. Chromosomal speciation revisited: rearranging theory with pieces of evidence. Trends in Ecology &amp; Evolution 25:660-669.</w:t>
      </w:r>
    </w:p>
    <w:p w14:paraId="139C12DA" w14:textId="77777777" w:rsidR="00244164" w:rsidRPr="00244164" w:rsidRDefault="00244164" w:rsidP="00244164">
      <w:pPr>
        <w:pStyle w:val="EndNoteBibliography"/>
        <w:spacing w:after="0"/>
        <w:rPr>
          <w:noProof/>
        </w:rPr>
      </w:pPr>
      <w:r w:rsidRPr="00244164">
        <w:rPr>
          <w:noProof/>
        </w:rPr>
        <w:t>Faulkner J. 1972. Chromosome studies on Carex section Acutae in north-west Europe. Botanical Journal of the Linnean Society 65:271-301.</w:t>
      </w:r>
    </w:p>
    <w:p w14:paraId="7CDDF590" w14:textId="77777777" w:rsidR="00244164" w:rsidRPr="00244164" w:rsidRDefault="00244164" w:rsidP="00244164">
      <w:pPr>
        <w:pStyle w:val="EndNoteBibliography"/>
        <w:spacing w:after="0"/>
        <w:rPr>
          <w:noProof/>
        </w:rPr>
      </w:pPr>
      <w:r w:rsidRPr="00244164">
        <w:rPr>
          <w:noProof/>
        </w:rPr>
        <w:t>Garagna S, Broccoli D, Redi CA, Searle JB, Cooke HJ, Capanna E. 1995. Robertsonian metacentrics of the house mouse lose telomeric sequences but retain some minor satellite DNA in the pericentromeric area. Chromosoma 103:685-692.</w:t>
      </w:r>
    </w:p>
    <w:p w14:paraId="64CF1489" w14:textId="77777777" w:rsidR="00244164" w:rsidRPr="00244164" w:rsidRDefault="00244164" w:rsidP="00244164">
      <w:pPr>
        <w:pStyle w:val="EndNoteBibliography"/>
        <w:spacing w:after="0"/>
        <w:rPr>
          <w:noProof/>
        </w:rPr>
      </w:pPr>
      <w:r w:rsidRPr="00244164">
        <w:rPr>
          <w:noProof/>
        </w:rPr>
        <w:t>Greilhuber J. 1995. Chromosome of the monocotyledons (general aspects). Monocotyledons: systematics and evolution:379-414.</w:t>
      </w:r>
    </w:p>
    <w:p w14:paraId="626EFC07" w14:textId="77777777" w:rsidR="00244164" w:rsidRPr="00244164" w:rsidRDefault="00244164" w:rsidP="00244164">
      <w:pPr>
        <w:pStyle w:val="EndNoteBibliography"/>
        <w:spacing w:after="0"/>
        <w:rPr>
          <w:noProof/>
        </w:rPr>
      </w:pPr>
      <w:r w:rsidRPr="00244164">
        <w:rPr>
          <w:noProof/>
        </w:rPr>
        <w:t>Lucek K. 2018. Evolutionary mechanisms of varying chromosome numbers in the radiation of Erebia butterflies. Genes 9:166.</w:t>
      </w:r>
    </w:p>
    <w:p w14:paraId="104CDB04" w14:textId="77777777" w:rsidR="00244164" w:rsidRPr="00244164" w:rsidRDefault="00244164" w:rsidP="00244164">
      <w:pPr>
        <w:pStyle w:val="EndNoteBibliography"/>
        <w:spacing w:after="0"/>
        <w:rPr>
          <w:noProof/>
        </w:rPr>
      </w:pPr>
      <w:r w:rsidRPr="00244164">
        <w:rPr>
          <w:noProof/>
        </w:rPr>
        <w:t>Luceño M, Guerra M. 1996. Numerical variations in species exhibiting holocentric chromosomes: a nomenclatural proposal. Caryologia 49:301-309.</w:t>
      </w:r>
    </w:p>
    <w:p w14:paraId="597ED22C" w14:textId="77777777" w:rsidR="00244164" w:rsidRPr="00244164" w:rsidRDefault="00244164" w:rsidP="00244164">
      <w:pPr>
        <w:pStyle w:val="EndNoteBibliography"/>
        <w:spacing w:after="0"/>
        <w:rPr>
          <w:noProof/>
        </w:rPr>
      </w:pPr>
      <w:r w:rsidRPr="00244164">
        <w:rPr>
          <w:noProof/>
        </w:rPr>
        <w:t>Malheiros-Garde N, Gardé A. 1950. Fragmentation as a possible evolutionary process in the genus Luzula DC. Genetica Iberica 2:257-262.</w:t>
      </w:r>
    </w:p>
    <w:p w14:paraId="44676642" w14:textId="77777777" w:rsidR="00244164" w:rsidRPr="00244164" w:rsidRDefault="00244164" w:rsidP="00244164">
      <w:pPr>
        <w:pStyle w:val="EndNoteBibliography"/>
        <w:spacing w:after="0"/>
        <w:rPr>
          <w:noProof/>
        </w:rPr>
      </w:pPr>
      <w:r w:rsidRPr="00244164">
        <w:rPr>
          <w:noProof/>
        </w:rPr>
        <w:t>Miga KH. 2017. Chromosome-specific centromere sequences provide an estimate of the ancestral chromosome 2 fusion event in hominin genomes. Journal of Heredity 108:45-52.</w:t>
      </w:r>
    </w:p>
    <w:p w14:paraId="79FC6B72" w14:textId="77777777" w:rsidR="00244164" w:rsidRPr="00244164" w:rsidRDefault="00244164" w:rsidP="00244164">
      <w:pPr>
        <w:pStyle w:val="EndNoteBibliography"/>
        <w:spacing w:after="0"/>
        <w:rPr>
          <w:noProof/>
        </w:rPr>
      </w:pPr>
      <w:r w:rsidRPr="00244164">
        <w:rPr>
          <w:noProof/>
        </w:rPr>
        <w:t>Mora C, Tittensor DP, Adl S, Simpson AG, Worm B. 2011. How many species are there on Earth and in the ocean? PLoS Biology 9.</w:t>
      </w:r>
    </w:p>
    <w:p w14:paraId="57FC6260" w14:textId="77777777" w:rsidR="00244164" w:rsidRPr="00244164" w:rsidRDefault="00244164" w:rsidP="00244164">
      <w:pPr>
        <w:pStyle w:val="EndNoteBibliography"/>
        <w:spacing w:after="0"/>
        <w:rPr>
          <w:noProof/>
        </w:rPr>
      </w:pPr>
      <w:r w:rsidRPr="00244164">
        <w:rPr>
          <w:noProof/>
        </w:rPr>
        <w:t>Moretti A, Sabato S. 1984. Karyotype evolution by centromeric fission inZamia (Cycadales). Plant Systematics and Evolution 146:215-223.</w:t>
      </w:r>
    </w:p>
    <w:p w14:paraId="2DEE4DCA" w14:textId="77777777" w:rsidR="00244164" w:rsidRPr="00244164" w:rsidRDefault="00244164" w:rsidP="00244164">
      <w:pPr>
        <w:pStyle w:val="EndNoteBibliography"/>
        <w:spacing w:after="0"/>
        <w:rPr>
          <w:noProof/>
        </w:rPr>
      </w:pPr>
      <w:r w:rsidRPr="00244164">
        <w:rPr>
          <w:noProof/>
        </w:rPr>
        <w:t>Papeschi A. 1988. C-banding and DNA content in three species of Belostoma (Heteroptera) with large differences in chromosome size and number. Genetica 76:43-51.</w:t>
      </w:r>
    </w:p>
    <w:p w14:paraId="4D92EAD3" w14:textId="77777777" w:rsidR="00244164" w:rsidRPr="00244164" w:rsidRDefault="00244164" w:rsidP="00244164">
      <w:pPr>
        <w:pStyle w:val="EndNoteBibliography"/>
        <w:spacing w:after="0"/>
        <w:rPr>
          <w:noProof/>
        </w:rPr>
      </w:pPr>
      <w:r w:rsidRPr="00244164">
        <w:rPr>
          <w:noProof/>
        </w:rPr>
        <w:lastRenderedPageBreak/>
        <w:t>Papeschi A. 1991. DNA content and heterochromatin variation in species of Belostoma (Heteroptera, Belostomatidae). Hereditas 115:109-114.</w:t>
      </w:r>
    </w:p>
    <w:p w14:paraId="795FD5E2" w14:textId="77777777" w:rsidR="00244164" w:rsidRPr="00244164" w:rsidRDefault="00244164" w:rsidP="00244164">
      <w:pPr>
        <w:pStyle w:val="EndNoteBibliography"/>
        <w:spacing w:after="0"/>
        <w:rPr>
          <w:noProof/>
        </w:rPr>
      </w:pPr>
      <w:r w:rsidRPr="00244164">
        <w:rPr>
          <w:noProof/>
        </w:rPr>
        <w:t>Robinson R. 2017. Lepidoptera Genetics: International Series of Monographs in Pure and Applied Biology: Zoology: Elsevier.</w:t>
      </w:r>
    </w:p>
    <w:p w14:paraId="6633B4DC" w14:textId="77777777" w:rsidR="00244164" w:rsidRPr="00244164" w:rsidRDefault="00244164" w:rsidP="00244164">
      <w:pPr>
        <w:pStyle w:val="EndNoteBibliography"/>
        <w:spacing w:after="0"/>
        <w:rPr>
          <w:noProof/>
        </w:rPr>
      </w:pPr>
      <w:r w:rsidRPr="00244164">
        <w:rPr>
          <w:noProof/>
        </w:rPr>
        <w:t>Sunnucks P, England PR, Taylor AC, Hales DF. 1996. Microsatellite and chromosome evolution of parthenogenetic Sitobion aphids in Australia. Genetics 144:747-756.</w:t>
      </w:r>
    </w:p>
    <w:p w14:paraId="7FE97925" w14:textId="77777777" w:rsidR="00244164" w:rsidRPr="00244164" w:rsidRDefault="00244164" w:rsidP="00244164">
      <w:pPr>
        <w:pStyle w:val="EndNoteBibliography"/>
        <w:spacing w:after="0"/>
        <w:rPr>
          <w:noProof/>
        </w:rPr>
      </w:pPr>
      <w:r w:rsidRPr="00244164">
        <w:rPr>
          <w:noProof/>
        </w:rPr>
        <w:t>White MJD. 1977. Animal cytology and evolution: CUP Archive.</w:t>
      </w:r>
    </w:p>
    <w:p w14:paraId="3D49FE2A" w14:textId="77777777" w:rsidR="00244164" w:rsidRPr="00244164" w:rsidRDefault="00244164" w:rsidP="00244164">
      <w:pPr>
        <w:pStyle w:val="EndNoteBibliography"/>
        <w:rPr>
          <w:noProof/>
        </w:rPr>
      </w:pPr>
      <w:r w:rsidRPr="00244164">
        <w:rPr>
          <w:noProof/>
        </w:rPr>
        <w:t>Wolf KW, Novák K, Marec F. 1997. Kinetic organization of metaphase I bivalents in spermatogenesis of Lepidoptera and Trichoptera species with small chromosome numbers. Heredity 79:135-143.</w:t>
      </w:r>
    </w:p>
    <w:p w14:paraId="2890D356" w14:textId="43A21D47" w:rsidR="00077899" w:rsidRPr="000E33F0" w:rsidRDefault="006A5BDC" w:rsidP="00077899">
      <w:pPr>
        <w:spacing w:line="480" w:lineRule="auto"/>
        <w:rPr>
          <w:rFonts w:ascii="Times New Roman" w:hAnsi="Times New Roman" w:cs="Times New Roman"/>
          <w:b/>
          <w:bCs/>
        </w:rPr>
      </w:pPr>
      <w:r w:rsidRPr="000E33F0">
        <w:rPr>
          <w:rFonts w:ascii="Times New Roman" w:hAnsi="Times New Roman" w:cs="Times New Roman"/>
          <w:b/>
          <w:bCs/>
        </w:rPr>
        <w:fldChar w:fldCharType="end"/>
      </w:r>
    </w:p>
    <w:sectPr w:rsidR="00077899" w:rsidRPr="000E33F0"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Ruckman" w:date="2020-04-21T12:20:00Z" w:initials="SR">
    <w:p w14:paraId="18A3718F" w14:textId="60BCF2DC" w:rsidR="00AA1CDE" w:rsidRDefault="00AA1CDE">
      <w:pPr>
        <w:pStyle w:val="CommentText"/>
      </w:pPr>
      <w:r>
        <w:rPr>
          <w:rStyle w:val="CommentReference"/>
        </w:rPr>
        <w:annotationRef/>
      </w:r>
      <w:r>
        <w:t xml:space="preserve">What about to fuse or not to fuse that is the question or Rates of chromosome evolution are not constrained by </w:t>
      </w:r>
      <w:r w:rsidR="003A0DAF">
        <w:t>type of chromosome</w:t>
      </w:r>
    </w:p>
  </w:comment>
  <w:comment w:id="1" w:author="Sarah Ruckman" w:date="2020-04-21T12:39:00Z" w:initials="SR">
    <w:p w14:paraId="52B5A0AB" w14:textId="398EB2D9" w:rsidR="003A0DAF" w:rsidRDefault="003A0DAF">
      <w:pPr>
        <w:pStyle w:val="CommentText"/>
      </w:pPr>
      <w:r>
        <w:rPr>
          <w:rStyle w:val="CommentReference"/>
        </w:rPr>
        <w:annotationRef/>
      </w:r>
      <w:r>
        <w:t>Add citation</w:t>
      </w:r>
    </w:p>
  </w:comment>
  <w:comment w:id="3" w:author="Sarah Ruckman" w:date="2020-04-21T12:39:00Z" w:initials="SR">
    <w:p w14:paraId="326FF56A" w14:textId="61407AE2" w:rsidR="003A0DAF" w:rsidRDefault="003A0DAF">
      <w:pPr>
        <w:pStyle w:val="CommentText"/>
      </w:pPr>
      <w:r>
        <w:rPr>
          <w:rStyle w:val="CommentReference"/>
        </w:rPr>
        <w:annotationRef/>
      </w:r>
      <w:r>
        <w:t>Add citation</w:t>
      </w:r>
      <w:r w:rsidR="008B016B">
        <w:t xml:space="preserve"> per Claudio’s request</w:t>
      </w:r>
    </w:p>
  </w:comment>
  <w:comment w:id="6" w:author="Sarah Ruckman" w:date="2020-04-21T13:30:00Z" w:initials="SR">
    <w:p w14:paraId="71F479DE" w14:textId="1AC98D75" w:rsidR="00200F32" w:rsidRDefault="00200F32">
      <w:pPr>
        <w:pStyle w:val="CommentText"/>
      </w:pPr>
      <w:r>
        <w:rPr>
          <w:rStyle w:val="CommentReference"/>
        </w:rPr>
        <w:annotationRef/>
      </w:r>
      <w:r>
        <w:t xml:space="preserve">Insert figure and cap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A3718F" w15:done="0"/>
  <w15:commentEx w15:paraId="52B5A0AB" w15:done="0"/>
  <w15:commentEx w15:paraId="326FF56A" w15:done="0"/>
  <w15:commentEx w15:paraId="71F479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A3718F" w16cid:durableId="22496386"/>
  <w16cid:commentId w16cid:paraId="52B5A0AB" w16cid:durableId="224967F6"/>
  <w16cid:commentId w16cid:paraId="326FF56A" w16cid:durableId="22496800"/>
  <w16cid:commentId w16cid:paraId="71F479DE" w16cid:durableId="224974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97ED56" w14:textId="77777777" w:rsidR="00006095" w:rsidRDefault="00006095" w:rsidP="00854D0F">
      <w:pPr>
        <w:spacing w:after="0"/>
      </w:pPr>
      <w:r>
        <w:separator/>
      </w:r>
    </w:p>
  </w:endnote>
  <w:endnote w:type="continuationSeparator" w:id="0">
    <w:p w14:paraId="43851E14" w14:textId="77777777" w:rsidR="00006095" w:rsidRDefault="00006095"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egoe UI Emoji">
    <w:altName w:val="Calibri"/>
    <w:panose1 w:val="020B0604020202020204"/>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5A57C" w14:textId="77777777" w:rsidR="00006095" w:rsidRDefault="00006095" w:rsidP="00854D0F">
      <w:pPr>
        <w:spacing w:after="0"/>
      </w:pPr>
      <w:r>
        <w:separator/>
      </w:r>
    </w:p>
  </w:footnote>
  <w:footnote w:type="continuationSeparator" w:id="0">
    <w:p w14:paraId="7A4118B5" w14:textId="77777777" w:rsidR="00006095" w:rsidRDefault="00006095"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Ruckman">
    <w15:presenceInfo w15:providerId="Windows Live" w15:userId="ea2b557ca9b7816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qwUAuMkXMC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06095"/>
    <w:rsid w:val="00020DAE"/>
    <w:rsid w:val="00045392"/>
    <w:rsid w:val="00077899"/>
    <w:rsid w:val="00085A8D"/>
    <w:rsid w:val="0009189E"/>
    <w:rsid w:val="000E33F0"/>
    <w:rsid w:val="00186372"/>
    <w:rsid w:val="00200F32"/>
    <w:rsid w:val="00215E65"/>
    <w:rsid w:val="00244164"/>
    <w:rsid w:val="00297E6F"/>
    <w:rsid w:val="002A05AD"/>
    <w:rsid w:val="002D26E1"/>
    <w:rsid w:val="003861C7"/>
    <w:rsid w:val="003873E6"/>
    <w:rsid w:val="003A0DAF"/>
    <w:rsid w:val="003B52AF"/>
    <w:rsid w:val="003C6248"/>
    <w:rsid w:val="003F14DB"/>
    <w:rsid w:val="004034FA"/>
    <w:rsid w:val="0041099B"/>
    <w:rsid w:val="004877A9"/>
    <w:rsid w:val="005329D6"/>
    <w:rsid w:val="00543B0A"/>
    <w:rsid w:val="005512B9"/>
    <w:rsid w:val="00554932"/>
    <w:rsid w:val="00596E61"/>
    <w:rsid w:val="006315DE"/>
    <w:rsid w:val="0064352A"/>
    <w:rsid w:val="0065584C"/>
    <w:rsid w:val="00687BFB"/>
    <w:rsid w:val="006A5BDC"/>
    <w:rsid w:val="006C5152"/>
    <w:rsid w:val="006C71CA"/>
    <w:rsid w:val="006E0083"/>
    <w:rsid w:val="007029AE"/>
    <w:rsid w:val="00821B6D"/>
    <w:rsid w:val="0084141E"/>
    <w:rsid w:val="00845083"/>
    <w:rsid w:val="00854D0F"/>
    <w:rsid w:val="008612EC"/>
    <w:rsid w:val="008745ED"/>
    <w:rsid w:val="008925B5"/>
    <w:rsid w:val="008B016B"/>
    <w:rsid w:val="008B1174"/>
    <w:rsid w:val="008E6082"/>
    <w:rsid w:val="008F1532"/>
    <w:rsid w:val="0090352F"/>
    <w:rsid w:val="00906B10"/>
    <w:rsid w:val="009202C0"/>
    <w:rsid w:val="00941605"/>
    <w:rsid w:val="00941A9B"/>
    <w:rsid w:val="009659FA"/>
    <w:rsid w:val="009805C9"/>
    <w:rsid w:val="00A11DB9"/>
    <w:rsid w:val="00A352D4"/>
    <w:rsid w:val="00A40753"/>
    <w:rsid w:val="00A631A4"/>
    <w:rsid w:val="00AA1CDE"/>
    <w:rsid w:val="00AA221D"/>
    <w:rsid w:val="00B01304"/>
    <w:rsid w:val="00B52DD3"/>
    <w:rsid w:val="00BD0893"/>
    <w:rsid w:val="00C30D50"/>
    <w:rsid w:val="00C31ED2"/>
    <w:rsid w:val="00C674C3"/>
    <w:rsid w:val="00C84AE0"/>
    <w:rsid w:val="00CD3686"/>
    <w:rsid w:val="00D32443"/>
    <w:rsid w:val="00D97F3B"/>
    <w:rsid w:val="00DD3DFC"/>
    <w:rsid w:val="00DD5BFC"/>
    <w:rsid w:val="00E238CE"/>
    <w:rsid w:val="00E30419"/>
    <w:rsid w:val="00E3165A"/>
    <w:rsid w:val="00E35653"/>
    <w:rsid w:val="00E35FCD"/>
    <w:rsid w:val="00E366BE"/>
    <w:rsid w:val="00E427C1"/>
    <w:rsid w:val="00E466B2"/>
    <w:rsid w:val="00EA0DA4"/>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12</Pages>
  <Words>4758</Words>
  <Characters>2712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20-04-16T02:37:00Z</dcterms:created>
  <dcterms:modified xsi:type="dcterms:W3CDTF">2020-04-22T15:10:00Z</dcterms:modified>
</cp:coreProperties>
</file>